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r w:rsidRPr="00722E8F">
        <w:rPr>
          <w:lang w:val="en-ID"/>
        </w:rPr>
        <w:t xml:space="preserve">Puji syukur kami panjatkan ke hadirat Allah SWT, yang telah memberikan rahmat, hidayah, dan karunia-Nya sehingga kami dapat menyelesaikan penulisan laporan tugas akhir ini. Setelah melewati beberapa kali bimbingan tugas akhir, akhirnya saya berhasil menyusun laporan tugas akhir ini hingga selesai yang berjudul “Purwarupa Kandang Ayam Pintar berbasis </w:t>
      </w:r>
      <w:r w:rsidRPr="00722E8F">
        <w:rPr>
          <w:i/>
          <w:iCs/>
          <w:lang w:val="en-ID"/>
        </w:rPr>
        <w:t xml:space="preserve">Internet of Thimgs </w:t>
      </w:r>
      <w:r w:rsidRPr="00722E8F">
        <w:rPr>
          <w:lang w:val="en-ID"/>
        </w:rPr>
        <w:t>(</w:t>
      </w:r>
      <w:r w:rsidRPr="00722E8F">
        <w:rPr>
          <w:i/>
          <w:iCs/>
          <w:lang w:val="en-ID"/>
        </w:rPr>
        <w:t>IoT</w:t>
      </w:r>
      <w:r w:rsidRPr="00722E8F">
        <w:rPr>
          <w:lang w:val="en-ID"/>
        </w:rPr>
        <w:t>)</w:t>
      </w:r>
      <w:r w:rsidRPr="00722E8F">
        <w:rPr>
          <w:i/>
          <w:iCs/>
          <w:lang w:val="en-ID"/>
        </w:rPr>
        <w:t xml:space="preserve"> </w:t>
      </w:r>
      <w:r w:rsidRPr="00722E8F">
        <w:rPr>
          <w:lang w:val="en-ID"/>
        </w:rPr>
        <w:t xml:space="preserve">menggunakan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r>
        <w:t xml:space="preserve">Latar </w:t>
      </w:r>
      <w:r w:rsidRPr="00274622">
        <w:t>Belakang</w:t>
      </w:r>
      <w:bookmarkEnd w:id="9"/>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147E8068"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E4AF3">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38" w:name="_Toc140150127"/>
      <w:r>
        <w:rPr>
          <w:rFonts w:cs="Times New Roman"/>
          <w:kern w:val="0"/>
          <w:lang w:val="id-ID"/>
          <w14:ligatures w14:val="none"/>
        </w:rPr>
        <w:t>Pengkodean pada Arduino Uno</w:t>
      </w:r>
      <w:bookmarkEnd w:id="38"/>
    </w:p>
    <w:p w14:paraId="5D27D7EC" w14:textId="77777777" w:rsidR="00F1652F" w:rsidRDefault="00732172" w:rsidP="00F1652F">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48FB3664" w14:textId="77777777" w:rsidR="006F32C8" w:rsidRDefault="00732172" w:rsidP="006F32C8">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6F32C8" w14:paraId="0F0F0905" w14:textId="77777777" w:rsidTr="0018654F">
        <w:tc>
          <w:tcPr>
            <w:tcW w:w="7927" w:type="dxa"/>
          </w:tcPr>
          <w:p w14:paraId="27417728"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584F0C2"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w:t>
            </w:r>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2814F0EF"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w:t>
            </w:r>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66BCBFA"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307D16C7"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p>
          <w:p w14:paraId="49DFABC8"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4CDE92E"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0A77552B"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gramEnd"/>
            <w:r w:rsidRPr="00725789">
              <w:rPr>
                <w:rFonts w:ascii="Courier New" w:eastAsia="Times New Roman" w:hAnsi="Courier New" w:cs="Courier New"/>
                <w:color w:val="000000" w:themeColor="text1"/>
                <w:kern w:val="0"/>
                <w:sz w:val="20"/>
                <w:szCs w:val="20"/>
                <w:lang w:eastAsia="en-ID"/>
                <w14:ligatures w14:val="none"/>
              </w:rPr>
              <w:t>ketinggianAir, 0, 1023, 0, 255);</w:t>
            </w:r>
          </w:p>
          <w:p w14:paraId="1F0B02BA"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04746494"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p>
          <w:p w14:paraId="00432E6D"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2C58C8F7"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w:t>
            </w:r>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65227C81"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w:t>
            </w:r>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770F41BE"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w:t>
            </w:r>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F5A10E8"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w:t>
            </w:r>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5D4769EC"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w:t>
            </w:r>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7B7742E"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3F0BC55"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w:t>
            </w:r>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5760ED9" w14:textId="77777777" w:rsidR="006F32C8" w:rsidRPr="00725789" w:rsidRDefault="006F32C8"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w:t>
            </w:r>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4D249258" w14:textId="77777777" w:rsidR="006F32C8" w:rsidRPr="00437680" w:rsidRDefault="006F32C8"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248541FE" w14:textId="4ED9D07E" w:rsidR="006F32C8" w:rsidRPr="006F32C8" w:rsidRDefault="006F32C8" w:rsidP="006F32C8">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764218A6" w14:textId="314348F0" w:rsidR="006F32C8" w:rsidRPr="006F32C8" w:rsidRDefault="00732172" w:rsidP="006F32C8">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6F32C8" w:rsidRPr="00732172" w14:paraId="694C5C5E" w14:textId="77777777" w:rsidTr="0018654F">
        <w:tc>
          <w:tcPr>
            <w:tcW w:w="7927" w:type="dxa"/>
          </w:tcPr>
          <w:p w14:paraId="60B8895F"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27ADF19"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ECD96E6"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1022E713"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26077E80"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88CA9A1"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75430A6"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13DB1BC3"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57C4B7F1"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0D189EB"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71A4CF64"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5AB5130E"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FA8F74B"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4023F813"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EF0C63F"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35F23475"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27D3309E"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6BFCD525" w14:textId="77777777" w:rsidR="006F32C8" w:rsidRPr="00362EE9" w:rsidRDefault="006F32C8"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D89CBAC" w14:textId="77777777" w:rsidR="006F32C8" w:rsidRPr="00362EE9" w:rsidRDefault="006F32C8"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0A578098" w14:textId="77777777" w:rsidR="006F32C8" w:rsidRPr="00362EE9" w:rsidRDefault="006F32C8"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N);</w:t>
            </w:r>
          </w:p>
          <w:p w14:paraId="59ED0B67" w14:textId="77777777" w:rsidR="006F32C8" w:rsidRPr="00362EE9" w:rsidRDefault="006F32C8"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5DB537E" w14:textId="77777777" w:rsidR="006F32C8" w:rsidRPr="00362EE9" w:rsidRDefault="006F32C8"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A1F0A3F" w14:textId="77777777" w:rsidR="006F32C8" w:rsidRPr="00362EE9" w:rsidRDefault="006F32C8"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gramStart"/>
            <w:r w:rsidRPr="00362EE9">
              <w:rPr>
                <w:rFonts w:ascii="Courier New" w:hAnsi="Courier New" w:cs="Courier New"/>
                <w:color w:val="000000" w:themeColor="text1"/>
                <w:sz w:val="20"/>
                <w:szCs w:val="20"/>
                <w:lang w:val="en-ID"/>
              </w:rPr>
              <w:t>matikanModulIsiBakMinum(</w:t>
            </w:r>
            <w:proofErr w:type="gramEnd"/>
            <w:r w:rsidRPr="00362EE9">
              <w:rPr>
                <w:rFonts w:ascii="Courier New" w:hAnsi="Courier New" w:cs="Courier New"/>
                <w:color w:val="000000" w:themeColor="text1"/>
                <w:sz w:val="20"/>
                <w:szCs w:val="20"/>
                <w:lang w:val="en-ID"/>
              </w:rPr>
              <w:t>) {</w:t>
            </w:r>
          </w:p>
          <w:p w14:paraId="13D90E4C" w14:textId="77777777" w:rsidR="006F32C8" w:rsidRPr="00362EE9" w:rsidRDefault="006F32C8"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09063362" w14:textId="77777777" w:rsidR="006F32C8" w:rsidRPr="00362EE9" w:rsidRDefault="006F32C8"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DEDEBCD" w14:textId="77777777" w:rsidR="006F32C8" w:rsidRPr="00362EE9" w:rsidRDefault="006F32C8"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FF);</w:t>
            </w:r>
          </w:p>
          <w:p w14:paraId="3B7BEFF7" w14:textId="77777777" w:rsidR="006F32C8" w:rsidRPr="00362EE9" w:rsidRDefault="006F32C8"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1CB19E11" w14:textId="77777777" w:rsidR="006F32C8" w:rsidRPr="00362EE9" w:rsidRDefault="006F32C8"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509A2A7" w14:textId="77777777" w:rsidR="006F32C8" w:rsidRPr="00133182" w:rsidRDefault="006F32C8"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3DB1CE83" w14:textId="77777777" w:rsidR="006F32C8" w:rsidRPr="00732172" w:rsidRDefault="006F32C8" w:rsidP="0018654F">
            <w:pPr>
              <w:keepNext/>
              <w:jc w:val="left"/>
              <w:rPr>
                <w:rFonts w:cs="Times New Roman"/>
                <w:szCs w:val="24"/>
                <w:lang w:val="id-ID"/>
              </w:rPr>
            </w:pPr>
          </w:p>
        </w:tc>
      </w:tr>
    </w:tbl>
    <w:p w14:paraId="7C98354F" w14:textId="318067C1" w:rsidR="006F32C8" w:rsidRPr="006F32C8" w:rsidRDefault="006F32C8" w:rsidP="006F32C8">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7E53D9DC" w14:textId="603CBDD9" w:rsidR="00732172" w:rsidRPr="006F32C8" w:rsidRDefault="00732172" w:rsidP="006F32C8">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gramStart"/>
            <w:r w:rsidRPr="00362EE9">
              <w:rPr>
                <w:rFonts w:ascii="Courier New" w:hAnsi="Courier New" w:cs="Courier New"/>
                <w:color w:val="000000" w:themeColor="text1"/>
                <w:sz w:val="20"/>
                <w:szCs w:val="20"/>
              </w:rPr>
              <w:t>modulKirimData(</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w:t>
            </w:r>
            <w:proofErr w:type="gramStart"/>
            <w:r w:rsidRPr="00362EE9">
              <w:rPr>
                <w:rFonts w:ascii="Courier New" w:hAnsi="Courier New" w:cs="Courier New"/>
                <w:color w:val="000000" w:themeColor="text1"/>
                <w:sz w:val="20"/>
                <w:szCs w:val="20"/>
              </w:rPr>
              <w:t>dht.readHumidity</w:t>
            </w:r>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w:t>
            </w:r>
            <w:proofErr w:type="gramStart"/>
            <w:r w:rsidRPr="00362EE9">
              <w:rPr>
                <w:rFonts w:ascii="Courier New" w:hAnsi="Courier New" w:cs="Courier New"/>
                <w:color w:val="000000" w:themeColor="text1"/>
                <w:sz w:val="20"/>
                <w:szCs w:val="20"/>
              </w:rPr>
              <w:t>dht.readTemperature</w:t>
            </w:r>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6ACA24A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2</w:t>
      </w:r>
      <w:r w:rsidR="00564149">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r>
        <w:rPr>
          <w:rFonts w:cs="Times New Roman"/>
          <w:kern w:val="0"/>
          <w14:ligatures w14:val="none"/>
        </w:rPr>
        <w:t>NodeMCU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gramEnd"/>
            <w:r w:rsidRPr="00D62040">
              <w:rPr>
                <w:rFonts w:ascii="Courier New" w:hAnsi="Courier New" w:cs="Courier New"/>
                <w:color w:val="000000" w:themeColor="text1"/>
                <w:sz w:val="20"/>
                <w:szCs w:val="20"/>
                <w:lang w:val="en-ID"/>
              </w:rPr>
              <w:t>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Blynk.run(</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timer.run(</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0A6A02C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3</w:t>
      </w:r>
      <w:r w:rsidR="00564149">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gramEnd"/>
            <w:r w:rsidRPr="00D62040">
              <w:rPr>
                <w:rFonts w:ascii="Courier New" w:hAnsi="Courier New" w:cs="Courier New"/>
                <w:color w:val="000000" w:themeColor="text1"/>
                <w:sz w:val="20"/>
                <w:szCs w:val="20"/>
                <w:lang w:val="en-ID"/>
              </w:rPr>
              <w:t>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439E01C1"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4</w:t>
      </w:r>
      <w:r w:rsidR="00564149">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gramStart"/>
            <w:r w:rsidRPr="007F1193">
              <w:rPr>
                <w:rFonts w:ascii="Courier New" w:hAnsi="Courier New" w:cs="Courier New"/>
                <w:color w:val="000000" w:themeColor="text1"/>
                <w:sz w:val="20"/>
                <w:szCs w:val="20"/>
              </w:rPr>
              <w:t>sendSensor(</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3AC6748"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6</w:t>
      </w:r>
      <w:r w:rsidR="0056414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r>
        <w:rPr>
          <w:rFonts w:cs="Times New Roman"/>
        </w:rPr>
        <w:t>Ketinggian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02DADA0E"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7</w:t>
      </w:r>
      <w:r w:rsidR="00564149">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70B45E6A"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TYLEREF 1 \s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4</w:t>
      </w:r>
      <w:r w:rsidR="00564149">
        <w:rPr>
          <w:b/>
          <w:i w:val="0"/>
          <w:iCs w:val="0"/>
          <w:color w:val="000000" w:themeColor="text1"/>
          <w:sz w:val="24"/>
          <w:szCs w:val="24"/>
          <w:lang w:val="sv-SE"/>
        </w:rPr>
        <w:fldChar w:fldCharType="end"/>
      </w:r>
      <w:r w:rsidR="00564149">
        <w:rPr>
          <w:b/>
          <w:i w:val="0"/>
          <w:iCs w:val="0"/>
          <w:color w:val="000000" w:themeColor="text1"/>
          <w:sz w:val="24"/>
          <w:szCs w:val="24"/>
          <w:lang w:val="sv-SE"/>
        </w:rPr>
        <w:t>.</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EQ Gambar \* ARABIC \s 1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28</w:t>
      </w:r>
      <w:r w:rsidR="0056414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4A1A6A7D"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9</w:t>
      </w:r>
      <w:r w:rsidR="0056414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32D2A746"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0</w:t>
      </w:r>
      <w:r w:rsidR="0056414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2FE91585"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1</w:t>
      </w:r>
      <w:r w:rsidR="0056414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0E47088B"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2</w:t>
      </w:r>
      <w:r w:rsidR="0056414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5D171B2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3</w:t>
      </w:r>
      <w:r w:rsidR="0056414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r>
        <w:rPr>
          <w:rFonts w:cs="Times New Roman"/>
        </w:rPr>
        <w:t>Lampu Pijar</w:t>
      </w:r>
      <w:bookmarkEnd w:id="47"/>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3B92C5DC"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4</w:t>
      </w:r>
      <w:r w:rsidR="0056414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7A1B8EE3"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5</w:t>
      </w:r>
      <w:r w:rsidR="0056414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E1894BD"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6</w:t>
      </w:r>
      <w:r w:rsidR="0056414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penelitian yang sudah dilakukan dengan </w:t>
      </w:r>
      <w:proofErr w:type="gramStart"/>
      <w:r w:rsidRPr="00764C27">
        <w:rPr>
          <w:rFonts w:cs="Times New Roman"/>
          <w:kern w:val="0"/>
          <w:szCs w:val="24"/>
          <w14:ligatures w14:val="none"/>
        </w:rPr>
        <w:t>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39055" w14:textId="77777777" w:rsidR="00EE5166" w:rsidRDefault="00EE5166">
      <w:pPr>
        <w:spacing w:after="0" w:line="240" w:lineRule="auto"/>
      </w:pPr>
      <w:r>
        <w:separator/>
      </w:r>
    </w:p>
  </w:endnote>
  <w:endnote w:type="continuationSeparator" w:id="0">
    <w:p w14:paraId="72D8D65B" w14:textId="77777777" w:rsidR="00EE5166" w:rsidRDefault="00EE51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515B9" w14:textId="77777777" w:rsidR="00EE5166" w:rsidRDefault="00EE5166">
      <w:pPr>
        <w:spacing w:after="0" w:line="240" w:lineRule="auto"/>
      </w:pPr>
      <w:r>
        <w:separator/>
      </w:r>
    </w:p>
  </w:footnote>
  <w:footnote w:type="continuationSeparator" w:id="0">
    <w:p w14:paraId="018B00AC" w14:textId="77777777" w:rsidR="00EE5166" w:rsidRDefault="00EE51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7FA5"/>
    <w:rsid w:val="003206C7"/>
    <w:rsid w:val="003214E2"/>
    <w:rsid w:val="003231A0"/>
    <w:rsid w:val="003239EF"/>
    <w:rsid w:val="003239F2"/>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166"/>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62</Pages>
  <Words>21895</Words>
  <Characters>124802</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6</cp:revision>
  <cp:lastPrinted>2023-07-13T09:00:00Z</cp:lastPrinted>
  <dcterms:created xsi:type="dcterms:W3CDTF">2023-07-18T14:16:00Z</dcterms:created>
  <dcterms:modified xsi:type="dcterms:W3CDTF">2023-07-1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